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Esteban M. Solórzano Zeledón</w:t>
          </w:r>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Esteban M. Solórzano Zeledón</w:t>
          </w:r>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fldSimple w:instr=" SEQ Table \* ARABIC ">
        <w:r w:rsidR="00036887">
          <w:rPr>
            <w:noProof/>
          </w:rPr>
          <w:t>1</w:t>
        </w:r>
      </w:fldSimple>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E55A5C">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E55A5C">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000000"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E55A5C">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000000"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E55A5C">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000000"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E55A5C">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57831648"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000000"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E55A5C">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000000"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E55A5C">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000000"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E55A5C">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t>STK0007</w:t>
            </w:r>
          </w:p>
        </w:tc>
        <w:tc>
          <w:tcPr>
            <w:tcW w:w="1000" w:type="pct"/>
          </w:tcPr>
          <w:p w14:paraId="5CF86147" w14:textId="21B4D28B" w:rsidR="0058064F" w:rsidRPr="006D399E" w:rsidRDefault="0058064F" w:rsidP="00B77A38">
            <w:pPr>
              <w:rPr>
                <w:sz w:val="20"/>
                <w:szCs w:val="20"/>
              </w:rPr>
            </w:pPr>
            <w:r w:rsidRPr="006D399E">
              <w:rPr>
                <w:sz w:val="20"/>
                <w:szCs w:val="20"/>
              </w:rPr>
              <w:t>Colin Mellars</w:t>
            </w:r>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000000"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E55A5C">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000000"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2" w:name="_Ref146021577"/>
      <w:r>
        <w:t xml:space="preserve">Table </w:t>
      </w:r>
      <w:fldSimple w:instr=" SEQ Table \* ARABIC ">
        <w:r w:rsidR="00036887">
          <w:rPr>
            <w:noProof/>
          </w:rPr>
          <w:t>2</w:t>
        </w:r>
      </w:fldSimple>
      <w:bookmarkEnd w:id="2"/>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A992243"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3"/>
      <w:r w:rsidRPr="00CD13CF">
        <w:rPr>
          <w:rFonts w:ascii="IBM Plex Sans" w:eastAsia="Times New Roman" w:hAnsi="IBM Plex Sans" w:cs="Times New Roman"/>
          <w:sz w:val="21"/>
          <w:szCs w:val="21"/>
        </w:rPr>
        <w:t xml:space="preserve">Risk Management: </w:t>
      </w:r>
      <w:commentRangeEnd w:id="3"/>
      <w:r w:rsidR="00701434">
        <w:rPr>
          <w:rStyle w:val="CommentReference"/>
          <w:rFonts w:ascii="IBM Plex Sans" w:eastAsia="Times New Roman" w:hAnsi="IBM Plex Sans" w:cs="Times New Roman"/>
        </w:rPr>
        <w:commentReference w:id="3"/>
      </w:r>
      <w:commentRangeStart w:id="4"/>
      <w:r w:rsidRPr="00CD13CF">
        <w:rPr>
          <w:rFonts w:ascii="IBM Plex Sans" w:eastAsia="Times New Roman" w:hAnsi="IBM Plex Sans" w:cs="Times New Roman"/>
          <w:sz w:val="21"/>
          <w:szCs w:val="21"/>
        </w:rPr>
        <w:t xml:space="preserve">The integration of </w:t>
      </w:r>
      <w:ins w:id="5" w:author="Solorzano Zeledon, Esteban" w:date="2023-09-27T10:50:00Z">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ins>
      <w:r w:rsidRPr="00CD13CF">
        <w:rPr>
          <w:rFonts w:ascii="IBM Plex Sans" w:eastAsia="Times New Roman" w:hAnsi="IBM Plex Sans" w:cs="Times New Roman"/>
          <w:sz w:val="21"/>
          <w:szCs w:val="21"/>
        </w:rPr>
        <w:t>risk management</w:t>
      </w:r>
      <w:commentRangeEnd w:id="4"/>
      <w:r w:rsidR="00171C1A">
        <w:rPr>
          <w:rStyle w:val="CommentReference"/>
          <w:rFonts w:ascii="IBM Plex Sans" w:eastAsia="Times New Roman" w:hAnsi="IBM Plex Sans" w:cs="Times New Roman"/>
        </w:rPr>
        <w:commentReference w:id="4"/>
      </w:r>
      <w:del w:id="6" w:author="Solorzano Zeledon, Esteban" w:date="2023-09-27T10:50:00Z">
        <w:r w:rsidRPr="00CD13CF" w:rsidDel="00701434">
          <w:rPr>
            <w:rFonts w:ascii="IBM Plex Sans" w:eastAsia="Times New Roman" w:hAnsi="IBM Plex Sans" w:cs="Times New Roman"/>
            <w:sz w:val="21"/>
            <w:szCs w:val="21"/>
          </w:rPr>
          <w:delText xml:space="preserve"> into systems engineering, including hazard analysis, failure modes and effects analysis (FMEA), and risk mitigation strategies</w:delText>
        </w:r>
      </w:del>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fldSimple w:instr=" SEQ Table \* ARABIC ">
        <w:r w:rsidR="00036887">
          <w:rPr>
            <w:noProof/>
          </w:rPr>
          <w:t>3</w:t>
        </w:r>
      </w:fldSimple>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fldSimple w:instr=" SEQ Table \* ARABIC ">
        <w:r w:rsidR="00036887">
          <w:rPr>
            <w:noProof/>
          </w:rPr>
          <w:t>4</w:t>
        </w:r>
      </w:fldSimple>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067DA5" w:rsidRPr="006D399E" w14:paraId="13687543" w14:textId="77777777" w:rsidTr="00FC64C0">
        <w:tc>
          <w:tcPr>
            <w:tcW w:w="2520" w:type="dxa"/>
            <w:shd w:val="clear" w:color="auto" w:fill="D9D9D9" w:themeFill="background1" w:themeFillShade="D9"/>
          </w:tcPr>
          <w:p w14:paraId="380891D3" w14:textId="77777777" w:rsidR="00067DA5" w:rsidRPr="006D399E" w:rsidRDefault="00067DA5" w:rsidP="00B77A38">
            <w:pPr>
              <w:rPr>
                <w:b/>
                <w:bCs/>
                <w:sz w:val="20"/>
                <w:szCs w:val="20"/>
              </w:rPr>
            </w:pPr>
            <w:r w:rsidRPr="006D399E">
              <w:rPr>
                <w:b/>
                <w:bCs/>
                <w:sz w:val="20"/>
                <w:szCs w:val="20"/>
              </w:rPr>
              <w:t>Acronym</w:t>
            </w:r>
          </w:p>
        </w:tc>
        <w:tc>
          <w:tcPr>
            <w:tcW w:w="6830" w:type="dxa"/>
            <w:shd w:val="clear" w:color="auto" w:fill="D9D9D9" w:themeFill="background1" w:themeFillShade="D9"/>
          </w:tcPr>
          <w:p w14:paraId="3BCF1BC0" w14:textId="77777777" w:rsidR="00067DA5" w:rsidRPr="006D399E" w:rsidRDefault="00067DA5" w:rsidP="00B77A38">
            <w:pPr>
              <w:rPr>
                <w:b/>
                <w:bCs/>
                <w:sz w:val="20"/>
                <w:szCs w:val="20"/>
              </w:rPr>
            </w:pPr>
            <w:r w:rsidRPr="006D399E">
              <w:rPr>
                <w:b/>
                <w:bCs/>
                <w:sz w:val="20"/>
                <w:szCs w:val="20"/>
              </w:rPr>
              <w:t>Description</w:t>
            </w:r>
          </w:p>
        </w:tc>
      </w:tr>
      <w:tr w:rsidR="00067DA5" w:rsidRPr="006D399E" w14:paraId="2D9A3E99" w14:textId="77777777" w:rsidTr="00FC64C0">
        <w:tc>
          <w:tcPr>
            <w:tcW w:w="2520" w:type="dxa"/>
          </w:tcPr>
          <w:p w14:paraId="29673D05" w14:textId="77777777" w:rsidR="00067DA5" w:rsidRPr="006D399E" w:rsidRDefault="00067DA5" w:rsidP="00B77A38">
            <w:pPr>
              <w:rPr>
                <w:sz w:val="20"/>
                <w:szCs w:val="20"/>
              </w:rPr>
            </w:pPr>
            <w:r w:rsidRPr="006D399E">
              <w:rPr>
                <w:sz w:val="20"/>
                <w:szCs w:val="20"/>
              </w:rPr>
              <w:t>INCOSE</w:t>
            </w:r>
          </w:p>
        </w:tc>
        <w:tc>
          <w:tcPr>
            <w:tcW w:w="6830" w:type="dxa"/>
          </w:tcPr>
          <w:p w14:paraId="789CACB3" w14:textId="764B24E2" w:rsidR="00067DA5" w:rsidRPr="006D399E" w:rsidRDefault="00925996" w:rsidP="00B77A38">
            <w:pPr>
              <w:rPr>
                <w:sz w:val="20"/>
                <w:szCs w:val="20"/>
              </w:rPr>
            </w:pPr>
            <w:r w:rsidRPr="00925996">
              <w:rPr>
                <w:sz w:val="20"/>
                <w:szCs w:val="20"/>
              </w:rPr>
              <w:t>International Council on Systems Engineering</w:t>
            </w:r>
          </w:p>
        </w:tc>
      </w:tr>
      <w:tr w:rsidR="00067DA5" w:rsidRPr="006D399E" w14:paraId="6BD0BCA0" w14:textId="77777777" w:rsidTr="00FC64C0">
        <w:tc>
          <w:tcPr>
            <w:tcW w:w="2520" w:type="dxa"/>
          </w:tcPr>
          <w:p w14:paraId="116038E5" w14:textId="77777777" w:rsidR="00067DA5" w:rsidRPr="006D399E" w:rsidRDefault="00067DA5" w:rsidP="00B77A38">
            <w:pPr>
              <w:rPr>
                <w:sz w:val="20"/>
                <w:szCs w:val="20"/>
              </w:rPr>
            </w:pPr>
            <w:r w:rsidRPr="006D399E">
              <w:rPr>
                <w:sz w:val="20"/>
                <w:szCs w:val="20"/>
              </w:rPr>
              <w:t>FDA</w:t>
            </w:r>
          </w:p>
        </w:tc>
        <w:tc>
          <w:tcPr>
            <w:tcW w:w="6830" w:type="dxa"/>
          </w:tcPr>
          <w:p w14:paraId="33735D58" w14:textId="3434FE1A" w:rsidR="00067DA5" w:rsidRPr="006D399E" w:rsidRDefault="009832A2" w:rsidP="00B77A38">
            <w:pPr>
              <w:rPr>
                <w:sz w:val="20"/>
                <w:szCs w:val="20"/>
              </w:rPr>
            </w:pPr>
            <w:r w:rsidRPr="009832A2">
              <w:rPr>
                <w:sz w:val="20"/>
                <w:szCs w:val="20"/>
              </w:rPr>
              <w:t>United States Food and Drug Administration</w:t>
            </w:r>
          </w:p>
        </w:tc>
      </w:tr>
      <w:tr w:rsidR="00067DA5" w:rsidRPr="006D399E" w14:paraId="3A59155E" w14:textId="77777777" w:rsidTr="00FC64C0">
        <w:tc>
          <w:tcPr>
            <w:tcW w:w="2520" w:type="dxa"/>
          </w:tcPr>
          <w:p w14:paraId="41E14727" w14:textId="77777777" w:rsidR="00067DA5" w:rsidRPr="006D399E" w:rsidRDefault="00067DA5" w:rsidP="00B77A38">
            <w:pPr>
              <w:rPr>
                <w:sz w:val="20"/>
                <w:szCs w:val="20"/>
              </w:rPr>
            </w:pPr>
            <w:r w:rsidRPr="006D399E">
              <w:rPr>
                <w:sz w:val="20"/>
                <w:szCs w:val="20"/>
              </w:rPr>
              <w:t>AAMI</w:t>
            </w:r>
          </w:p>
        </w:tc>
        <w:tc>
          <w:tcPr>
            <w:tcW w:w="6830" w:type="dxa"/>
          </w:tcPr>
          <w:p w14:paraId="7A7374E9" w14:textId="4D779445" w:rsidR="00067DA5" w:rsidRPr="006D399E" w:rsidRDefault="009832A2" w:rsidP="00B77A38">
            <w:pPr>
              <w:rPr>
                <w:sz w:val="20"/>
                <w:szCs w:val="20"/>
              </w:rPr>
            </w:pPr>
            <w:r w:rsidRPr="009832A2">
              <w:rPr>
                <w:sz w:val="20"/>
                <w:szCs w:val="20"/>
              </w:rPr>
              <w:t>Association for the Advancement of Medical Instrumentation</w:t>
            </w:r>
          </w:p>
        </w:tc>
      </w:tr>
      <w:tr w:rsidR="00067DA5" w:rsidRPr="006D399E" w14:paraId="71DB2342" w14:textId="77777777" w:rsidTr="00FC64C0">
        <w:tc>
          <w:tcPr>
            <w:tcW w:w="2520" w:type="dxa"/>
          </w:tcPr>
          <w:p w14:paraId="06958168" w14:textId="77777777" w:rsidR="00067DA5" w:rsidRPr="006D399E" w:rsidRDefault="00067DA5" w:rsidP="00B77A38">
            <w:pPr>
              <w:rPr>
                <w:sz w:val="20"/>
                <w:szCs w:val="20"/>
              </w:rPr>
            </w:pPr>
            <w:r w:rsidRPr="006D399E">
              <w:rPr>
                <w:sz w:val="20"/>
                <w:szCs w:val="20"/>
              </w:rPr>
              <w:t>SERC</w:t>
            </w:r>
          </w:p>
        </w:tc>
        <w:tc>
          <w:tcPr>
            <w:tcW w:w="6830" w:type="dxa"/>
          </w:tcPr>
          <w:p w14:paraId="3092267C" w14:textId="51C95702" w:rsidR="00067DA5" w:rsidRPr="006D399E" w:rsidRDefault="00E53C79" w:rsidP="00B77A38">
            <w:pPr>
              <w:rPr>
                <w:sz w:val="20"/>
                <w:szCs w:val="20"/>
              </w:rPr>
            </w:pPr>
            <w:r w:rsidRPr="00E53C79">
              <w:rPr>
                <w:sz w:val="20"/>
                <w:szCs w:val="20"/>
              </w:rPr>
              <w:t>Systems Engineering Research Center</w:t>
            </w:r>
          </w:p>
        </w:tc>
      </w:tr>
      <w:tr w:rsidR="00456153" w:rsidRPr="006D399E" w14:paraId="1C195595" w14:textId="77777777" w:rsidTr="00FC64C0">
        <w:tc>
          <w:tcPr>
            <w:tcW w:w="2520" w:type="dxa"/>
          </w:tcPr>
          <w:p w14:paraId="5D5021FF" w14:textId="6D4DCCD2" w:rsidR="00456153" w:rsidRPr="006D399E" w:rsidRDefault="00456153" w:rsidP="00B77A38">
            <w:pPr>
              <w:rPr>
                <w:sz w:val="20"/>
                <w:szCs w:val="20"/>
              </w:rPr>
            </w:pPr>
            <w:r w:rsidRPr="006D399E">
              <w:rPr>
                <w:sz w:val="20"/>
                <w:szCs w:val="20"/>
              </w:rPr>
              <w:t>FMEA</w:t>
            </w:r>
          </w:p>
        </w:tc>
        <w:tc>
          <w:tcPr>
            <w:tcW w:w="6830" w:type="dxa"/>
          </w:tcPr>
          <w:p w14:paraId="66350BFA" w14:textId="64CAA524" w:rsidR="00456153" w:rsidRPr="006D399E" w:rsidRDefault="00E53C79" w:rsidP="00B77A38">
            <w:pPr>
              <w:rPr>
                <w:sz w:val="20"/>
                <w:szCs w:val="20"/>
              </w:rPr>
            </w:pPr>
            <w:r w:rsidRPr="00E53C79">
              <w:rPr>
                <w:sz w:val="20"/>
                <w:szCs w:val="20"/>
              </w:rPr>
              <w:t>Failure Mode and Effects Analysis</w:t>
            </w:r>
          </w:p>
        </w:tc>
      </w:tr>
      <w:tr w:rsidR="00502ED5" w:rsidRPr="006D399E" w14:paraId="2464A919" w14:textId="77777777" w:rsidTr="00FC64C0">
        <w:tc>
          <w:tcPr>
            <w:tcW w:w="2520" w:type="dxa"/>
          </w:tcPr>
          <w:p w14:paraId="1C24FEC4" w14:textId="0E880BAF" w:rsidR="00502ED5" w:rsidRPr="006D399E" w:rsidRDefault="00502ED5" w:rsidP="00B77A38">
            <w:pPr>
              <w:rPr>
                <w:sz w:val="20"/>
                <w:szCs w:val="20"/>
              </w:rPr>
            </w:pPr>
            <w:r w:rsidRPr="00502ED5">
              <w:rPr>
                <w:sz w:val="20"/>
                <w:szCs w:val="20"/>
              </w:rPr>
              <w:t>I</w:t>
            </w:r>
            <w:r w:rsidR="006B455B">
              <w:rPr>
                <w:sz w:val="20"/>
                <w:szCs w:val="20"/>
              </w:rPr>
              <w:t>EC</w:t>
            </w:r>
            <w:r w:rsidRPr="00502ED5">
              <w:rPr>
                <w:sz w:val="20"/>
                <w:szCs w:val="20"/>
              </w:rPr>
              <w:t xml:space="preserve"> 13485</w:t>
            </w:r>
          </w:p>
        </w:tc>
        <w:tc>
          <w:tcPr>
            <w:tcW w:w="6830" w:type="dxa"/>
          </w:tcPr>
          <w:p w14:paraId="524E6424" w14:textId="280B143D" w:rsidR="00502ED5" w:rsidRPr="006D399E" w:rsidRDefault="00934B00" w:rsidP="00B77A38">
            <w:pPr>
              <w:rPr>
                <w:sz w:val="20"/>
                <w:szCs w:val="20"/>
              </w:rPr>
            </w:pPr>
            <w:r w:rsidRPr="00934B00">
              <w:rPr>
                <w:sz w:val="20"/>
                <w:szCs w:val="20"/>
              </w:rPr>
              <w:t>Medical devices — Quality management systems — Requirements for regulatory purposes</w:t>
            </w:r>
          </w:p>
        </w:tc>
      </w:tr>
      <w:tr w:rsidR="006B455B" w:rsidRPr="006D399E" w14:paraId="33F8EA53" w14:textId="77777777" w:rsidTr="00FC64C0">
        <w:tc>
          <w:tcPr>
            <w:tcW w:w="2520" w:type="dxa"/>
          </w:tcPr>
          <w:p w14:paraId="1A9FEFF9" w14:textId="7076E365" w:rsidR="006B455B" w:rsidRPr="00502ED5" w:rsidRDefault="006B455B" w:rsidP="00B77A38">
            <w:pPr>
              <w:rPr>
                <w:sz w:val="20"/>
                <w:szCs w:val="20"/>
              </w:rPr>
            </w:pPr>
            <w:r>
              <w:rPr>
                <w:sz w:val="20"/>
                <w:szCs w:val="20"/>
              </w:rPr>
              <w:t>IEC 15288</w:t>
            </w:r>
          </w:p>
        </w:tc>
        <w:tc>
          <w:tcPr>
            <w:tcW w:w="6830" w:type="dxa"/>
          </w:tcPr>
          <w:p w14:paraId="04C5D13E" w14:textId="2FA29FC6" w:rsidR="006B455B" w:rsidRPr="006D399E" w:rsidRDefault="00D97E8B" w:rsidP="00B77A38">
            <w:pPr>
              <w:rPr>
                <w:sz w:val="20"/>
                <w:szCs w:val="20"/>
              </w:rPr>
            </w:pPr>
            <w:r w:rsidRPr="00D97E8B">
              <w:rPr>
                <w:sz w:val="20"/>
                <w:szCs w:val="20"/>
              </w:rPr>
              <w:t>Systems and software engineering — System life cycle processes</w:t>
            </w:r>
          </w:p>
        </w:tc>
      </w:tr>
    </w:tbl>
    <w:p w14:paraId="6B89D6DE" w14:textId="77777777" w:rsidR="00152F84" w:rsidRPr="009A2F05" w:rsidRDefault="00152F84" w:rsidP="00B77A38"/>
    <w:sectPr w:rsidR="00152F84" w:rsidRPr="009A2F05" w:rsidSect="00D24D0E">
      <w:headerReference w:type="even" r:id="rId35"/>
      <w:headerReference w:type="default" r:id="rId36"/>
      <w:footerReference w:type="default" r:id="rId37"/>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BF3B4F">
      <w:pPr>
        <w:pStyle w:val="CommentText"/>
      </w:pPr>
      <w:r>
        <w:t>Medical devices are gifts to humanity: life that is being improved and given.</w:t>
      </w:r>
    </w:p>
  </w:comment>
  <w:comment w:id="3" w:author="Solorzano Zeledon, Esteban" w:date="2023-09-27T10:50:00Z" w:initials="SZE">
    <w:p w14:paraId="59967A29" w14:textId="35E91397" w:rsidR="00701434" w:rsidRDefault="00701434" w:rsidP="000C3402">
      <w:pPr>
        <w:pStyle w:val="CommentText"/>
      </w:pPr>
      <w:r>
        <w:rPr>
          <w:rStyle w:val="CommentReference"/>
        </w:rPr>
        <w:annotationRef/>
      </w:r>
      <w:r>
        <w:t>There could be a risk of diluting book content</w:t>
      </w:r>
    </w:p>
  </w:comment>
  <w:comment w:id="4" w:author="Solorzano Zeledon, Esteban" w:date="2023-09-27T10:51:00Z" w:initials="SZE">
    <w:p w14:paraId="47F63E51" w14:textId="77777777" w:rsidR="00171C1A" w:rsidRDefault="00171C1A" w:rsidP="00BB4244">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E30E6"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65D23" w16cex:dateUtc="2023-10-03T14:28: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E30E6" w16cid:durableId="28C65D23"/>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548DC" w14:textId="77777777" w:rsidR="00414E53" w:rsidRDefault="00414E53" w:rsidP="00B77A38">
      <w:r>
        <w:separator/>
      </w:r>
    </w:p>
  </w:endnote>
  <w:endnote w:type="continuationSeparator" w:id="0">
    <w:p w14:paraId="7E27C906" w14:textId="77777777" w:rsidR="00414E53" w:rsidRDefault="00414E53" w:rsidP="00B77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6945E4D7-7202-41EF-AF27-D139AEC20304}"/>
    <w:embedBold r:id="rId2" w:fontKey="{C5C1F361-4027-4308-A921-F925451555CC}"/>
    <w:embedItalic r:id="rId3" w:fontKey="{A3ED114F-184A-4D18-8E4F-06D59A0ABAFE}"/>
  </w:font>
  <w:font w:name="Symbol">
    <w:panose1 w:val="05050102010706020507"/>
    <w:charset w:val="02"/>
    <w:family w:val="roman"/>
    <w:pitch w:val="variable"/>
    <w:sig w:usb0="00000000" w:usb1="10000000" w:usb2="00000000" w:usb3="00000000" w:csb0="80000000" w:csb1="00000000"/>
    <w:embedRegular r:id="rId4" w:fontKey="{F71B9C67-7189-4355-8B77-1E1F113DBEBB}"/>
  </w:font>
  <w:font w:name="Courier New">
    <w:panose1 w:val="02070309020205020404"/>
    <w:charset w:val="00"/>
    <w:family w:val="modern"/>
    <w:pitch w:val="fixed"/>
    <w:sig w:usb0="E0002EFF" w:usb1="C0007843" w:usb2="00000009" w:usb3="00000000" w:csb0="000001FF" w:csb1="00000000"/>
    <w:embedRegular r:id="rId5" w:fontKey="{7C3B671B-DEEC-4CDE-BD07-29EF29A18F05}"/>
  </w:font>
  <w:font w:name="Wingdings">
    <w:panose1 w:val="05000000000000000000"/>
    <w:charset w:val="02"/>
    <w:family w:val="auto"/>
    <w:pitch w:val="variable"/>
    <w:sig w:usb0="00000000" w:usb1="10000000" w:usb2="00000000" w:usb3="00000000" w:csb0="80000000" w:csb1="00000000"/>
    <w:embedRegular r:id="rId6" w:fontKey="{4E114E77-4303-4127-B518-04F89A5B8736}"/>
  </w:font>
  <w:font w:name="IBM Plex Sans">
    <w:charset w:val="00"/>
    <w:family w:val="swiss"/>
    <w:pitch w:val="variable"/>
    <w:sig w:usb0="A00002EF" w:usb1="5000207B" w:usb2="00000000" w:usb3="00000000" w:csb0="0000019F" w:csb1="00000000"/>
    <w:embedRegular r:id="rId7" w:fontKey="{1748979E-6FF8-4A6A-B5C8-D68AC6F0B4EB}"/>
    <w:embedBold r:id="rId8" w:fontKey="{E5D28814-1584-4828-ACEF-EA2F4D88F89E}"/>
    <w:embedItalic r:id="rId9" w:fontKey="{9876571B-FB1E-424B-9FF3-B6E281934E6D}"/>
  </w:font>
  <w:font w:name="Saira Condensed Condensed Mediu">
    <w:altName w:val="﷽﷽﷽﷽﷽﷽﷽﷽ndensed Condensed Mediu"/>
    <w:charset w:val="4D"/>
    <w:family w:val="auto"/>
    <w:pitch w:val="variable"/>
    <w:sig w:usb0="A00000FF" w:usb1="500020FB" w:usb2="00000000" w:usb3="00000000" w:csb0="00000193" w:csb1="00000000"/>
    <w:embedRegular r:id="rId10" w:fontKey="{CBEF041F-AB57-4B01-9762-60FB46EB4130}"/>
  </w:font>
  <w:font w:name="Cambria">
    <w:panose1 w:val="02040503050406030204"/>
    <w:charset w:val="00"/>
    <w:family w:val="roman"/>
    <w:pitch w:val="variable"/>
    <w:sig w:usb0="E00006FF" w:usb1="420024FF" w:usb2="02000000" w:usb3="00000000" w:csb0="0000019F" w:csb1="00000000"/>
    <w:embedRegular r:id="rId11" w:fontKey="{3C3C8F58-3EF5-4A61-848B-0CBE94A3ED12}"/>
    <w:embedBold r:id="rId12" w:fontKey="{CDFBFC4D-FA02-47A2-87C6-82D197129F30}"/>
    <w:embedItalic r:id="rId13" w:fontKey="{F2A4BBA9-FBE1-47FA-8BC9-50639FF2F169}"/>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ndensed Condensed Light"/>
    <w:charset w:val="4D"/>
    <w:family w:val="auto"/>
    <w:pitch w:val="variable"/>
    <w:sig w:usb0="A00000FF" w:usb1="500020FB" w:usb2="00000000" w:usb3="00000000" w:csb0="00000193" w:csb1="00000000"/>
    <w:embedRegular r:id="rId14" w:fontKey="{1F3DF937-97E6-4B8C-9842-6F7C3B2599E6}"/>
  </w:font>
  <w:font w:name="Garamond">
    <w:panose1 w:val="02020404030301010803"/>
    <w:charset w:val="00"/>
    <w:family w:val="roman"/>
    <w:pitch w:val="variable"/>
    <w:sig w:usb0="00000287" w:usb1="00000000" w:usb2="00000000" w:usb3="00000000" w:csb0="0000009F" w:csb1="00000000"/>
    <w:embedBold r:id="rId15" w:fontKey="{A0158EDF-FD8E-4226-9A54-2B9F26E95D10}"/>
  </w:font>
  <w:font w:name="Tahoma">
    <w:panose1 w:val="020B0604030504040204"/>
    <w:charset w:val="00"/>
    <w:family w:val="swiss"/>
    <w:pitch w:val="variable"/>
    <w:sig w:usb0="E1002EFF" w:usb1="C000605B" w:usb2="00000029" w:usb3="00000000" w:csb0="000101FF" w:csb1="00000000"/>
    <w:embedRegular r:id="rId16" w:fontKey="{ABDDD730-C1F3-42E5-A80E-6C1481867DC7}"/>
  </w:font>
  <w:font w:name="Arial">
    <w:panose1 w:val="020B0604020202020204"/>
    <w:charset w:val="00"/>
    <w:family w:val="swiss"/>
    <w:pitch w:val="variable"/>
    <w:sig w:usb0="E0002EFF" w:usb1="C000785B" w:usb2="00000009" w:usb3="00000000" w:csb0="000001FF" w:csb1="00000000"/>
    <w:embedRegular r:id="rId17" w:fontKey="{0DD9B05C-D160-4515-BCE9-FBFFEE497F7E}"/>
  </w:font>
  <w:font w:name="Calibri">
    <w:panose1 w:val="020F0502020204030204"/>
    <w:charset w:val="00"/>
    <w:family w:val="swiss"/>
    <w:pitch w:val="variable"/>
    <w:sig w:usb0="E4002EFF" w:usb1="C000247B" w:usb2="00000009" w:usb3="00000000" w:csb0="000001FF" w:csb1="00000000"/>
    <w:embedRegular r:id="rId18" w:fontKey="{27FA6964-3626-4701-8EE8-28BABC0EEBB8}"/>
    <w:embedBold r:id="rId19" w:fontKey="{103203A8-E04D-40A5-9D62-904390C4DDE5}"/>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CF949" w14:textId="77777777" w:rsidR="00414E53" w:rsidRDefault="00414E53" w:rsidP="00B77A38">
      <w:r>
        <w:separator/>
      </w:r>
    </w:p>
  </w:footnote>
  <w:footnote w:type="continuationSeparator" w:id="0">
    <w:p w14:paraId="2EFF6F71" w14:textId="77777777" w:rsidR="00414E53" w:rsidRDefault="00414E53" w:rsidP="00B77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5610" w14:textId="77777777" w:rsidR="008A6A50" w:rsidRDefault="00000000"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752;mso-wrap-edited:f;mso-width-percent:0;mso-height-percent:0;mso-position-horizontal:center;mso-position-horizontal-relative:margin;mso-position-vertical:center;mso-position-vertical-relative:margin;mso-width-percent:0;mso-height-percent:0"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40"/>
  <w:embedTrueTypeFont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52329"/>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2122E9"/>
    <w:rsid w:val="00230E30"/>
    <w:rsid w:val="00230F02"/>
    <w:rsid w:val="00250E51"/>
    <w:rsid w:val="00251BC3"/>
    <w:rsid w:val="00257A03"/>
    <w:rsid w:val="00263B84"/>
    <w:rsid w:val="0026631B"/>
    <w:rsid w:val="002752E1"/>
    <w:rsid w:val="0029335A"/>
    <w:rsid w:val="00293831"/>
    <w:rsid w:val="002D0210"/>
    <w:rsid w:val="002D4258"/>
    <w:rsid w:val="002D4490"/>
    <w:rsid w:val="002E2D02"/>
    <w:rsid w:val="00327B80"/>
    <w:rsid w:val="0033474F"/>
    <w:rsid w:val="003354F4"/>
    <w:rsid w:val="003457BE"/>
    <w:rsid w:val="0035465A"/>
    <w:rsid w:val="00363F37"/>
    <w:rsid w:val="00387945"/>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56ED4"/>
    <w:rsid w:val="00564B97"/>
    <w:rsid w:val="005665AC"/>
    <w:rsid w:val="00574898"/>
    <w:rsid w:val="0058064F"/>
    <w:rsid w:val="00590BB9"/>
    <w:rsid w:val="005A13A5"/>
    <w:rsid w:val="005B681A"/>
    <w:rsid w:val="005C60EB"/>
    <w:rsid w:val="005D286A"/>
    <w:rsid w:val="005E62E0"/>
    <w:rsid w:val="00607F33"/>
    <w:rsid w:val="00623E1F"/>
    <w:rsid w:val="00631953"/>
    <w:rsid w:val="0063311A"/>
    <w:rsid w:val="00637A69"/>
    <w:rsid w:val="0064064A"/>
    <w:rsid w:val="00674089"/>
    <w:rsid w:val="00680262"/>
    <w:rsid w:val="006B2E1C"/>
    <w:rsid w:val="006B42A1"/>
    <w:rsid w:val="006B455B"/>
    <w:rsid w:val="006C7575"/>
    <w:rsid w:val="006D30F4"/>
    <w:rsid w:val="006D399E"/>
    <w:rsid w:val="00701434"/>
    <w:rsid w:val="00712156"/>
    <w:rsid w:val="00722262"/>
    <w:rsid w:val="007403B1"/>
    <w:rsid w:val="00777199"/>
    <w:rsid w:val="00780982"/>
    <w:rsid w:val="00795192"/>
    <w:rsid w:val="007A4E51"/>
    <w:rsid w:val="007C2037"/>
    <w:rsid w:val="007C2728"/>
    <w:rsid w:val="007C6461"/>
    <w:rsid w:val="007E670C"/>
    <w:rsid w:val="008072A0"/>
    <w:rsid w:val="0081357C"/>
    <w:rsid w:val="00820222"/>
    <w:rsid w:val="00824784"/>
    <w:rsid w:val="00841A70"/>
    <w:rsid w:val="00873796"/>
    <w:rsid w:val="008A6A50"/>
    <w:rsid w:val="008B082E"/>
    <w:rsid w:val="008B757D"/>
    <w:rsid w:val="008C5097"/>
    <w:rsid w:val="008D05BE"/>
    <w:rsid w:val="008D1CAB"/>
    <w:rsid w:val="008D3899"/>
    <w:rsid w:val="009021F2"/>
    <w:rsid w:val="00914335"/>
    <w:rsid w:val="00925996"/>
    <w:rsid w:val="00934B00"/>
    <w:rsid w:val="00944982"/>
    <w:rsid w:val="009609B0"/>
    <w:rsid w:val="009832A2"/>
    <w:rsid w:val="00995EE2"/>
    <w:rsid w:val="00996B0C"/>
    <w:rsid w:val="009A2F05"/>
    <w:rsid w:val="009E12EE"/>
    <w:rsid w:val="009E3F59"/>
    <w:rsid w:val="00A00B17"/>
    <w:rsid w:val="00A1214C"/>
    <w:rsid w:val="00A13CBE"/>
    <w:rsid w:val="00A34219"/>
    <w:rsid w:val="00A34499"/>
    <w:rsid w:val="00A355F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5DAF"/>
    <w:rsid w:val="00C0193C"/>
    <w:rsid w:val="00C21297"/>
    <w:rsid w:val="00C35DC6"/>
    <w:rsid w:val="00C468B3"/>
    <w:rsid w:val="00C46FA2"/>
    <w:rsid w:val="00C7118F"/>
    <w:rsid w:val="00C80CA4"/>
    <w:rsid w:val="00C94236"/>
    <w:rsid w:val="00C97506"/>
    <w:rsid w:val="00CA5C33"/>
    <w:rsid w:val="00CB33BD"/>
    <w:rsid w:val="00CC4577"/>
    <w:rsid w:val="00CD13CF"/>
    <w:rsid w:val="00CF215C"/>
    <w:rsid w:val="00D01D97"/>
    <w:rsid w:val="00D133A5"/>
    <w:rsid w:val="00D15B4A"/>
    <w:rsid w:val="00D24D0E"/>
    <w:rsid w:val="00D361FD"/>
    <w:rsid w:val="00D542D3"/>
    <w:rsid w:val="00D545B0"/>
    <w:rsid w:val="00D61F49"/>
    <w:rsid w:val="00D97E8B"/>
    <w:rsid w:val="00DA1CEE"/>
    <w:rsid w:val="00DA40DF"/>
    <w:rsid w:val="00DA561A"/>
    <w:rsid w:val="00DB0791"/>
    <w:rsid w:val="00DE5A34"/>
    <w:rsid w:val="00E151BF"/>
    <w:rsid w:val="00E22EF3"/>
    <w:rsid w:val="00E32345"/>
    <w:rsid w:val="00E41A34"/>
    <w:rsid w:val="00E53C79"/>
    <w:rsid w:val="00E54BC9"/>
    <w:rsid w:val="00E55A5C"/>
    <w:rsid w:val="00E72CBB"/>
    <w:rsid w:val="00E92433"/>
    <w:rsid w:val="00E93F9A"/>
    <w:rsid w:val="00EC1ECD"/>
    <w:rsid w:val="00ED46D3"/>
    <w:rsid w:val="00EE217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BA6DFC"/>
  <w15:docId w15:val="{640EA34E-F1B7-2C48-8D4C-B512EB0F3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Pages>
  <Words>2374</Words>
  <Characters>1353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MERIT_WORD</vt:lpstr>
    </vt:vector>
  </TitlesOfParts>
  <Company>Stevens Institute of Technology</Company>
  <LinksUpToDate>false</LinksUpToDate>
  <CharactersWithSpaces>1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30</cp:revision>
  <cp:lastPrinted>2023-09-19T18:16:00Z</cp:lastPrinted>
  <dcterms:created xsi:type="dcterms:W3CDTF">2023-09-19T18:09:00Z</dcterms:created>
  <dcterms:modified xsi:type="dcterms:W3CDTF">2023-10-03T14:48: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